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F47015" w14:textId="10FD1C02"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 xml:space="preserve">Gestational Early-Time Restricted Feeding Results in Sex-Specific Glucose Intolerance in Adult Male </w:t>
      </w:r>
      <w:r w:rsidR="00F403B2">
        <w:rPr>
          <w:rFonts w:ascii="Times New Roman" w:hAnsi="Times New Roman" w:cs="Times New Roman"/>
        </w:rPr>
        <w:t>Mice</w:t>
      </w:r>
    </w:p>
    <w:p w14:paraId="3F7CCCFD" w14:textId="77777777" w:rsidR="00685610" w:rsidRDefault="00685610" w:rsidP="00685610">
      <w:pPr>
        <w:spacing w:line="480" w:lineRule="auto"/>
        <w:rPr>
          <w:rFonts w:ascii="Times New Roman" w:hAnsi="Times New Roman" w:cs="Times New Roman"/>
          <w:b/>
          <w:bCs/>
        </w:rPr>
      </w:pPr>
    </w:p>
    <w:p w14:paraId="31D0ED50" w14:textId="463BC698" w:rsidR="00685610" w:rsidRPr="00344BB1" w:rsidRDefault="00685610" w:rsidP="00A57FE8">
      <w:pPr>
        <w:spacing w:line="480" w:lineRule="auto"/>
        <w:jc w:val="center"/>
        <w:rPr>
          <w:rFonts w:ascii="Times New Roman" w:hAnsi="Times New Roman" w:cs="Times New Roman"/>
          <w:vertAlign w:val="superscript"/>
        </w:rPr>
      </w:pP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665187B6"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w:t>
      </w:r>
      <w:r w:rsidR="00A90343">
        <w:rPr>
          <w:rFonts w:ascii="Times New Roman" w:hAnsi="Times New Roman" w:cs="Times New Roman"/>
        </w:rPr>
        <w:t xml:space="preserve"> </w:t>
      </w:r>
      <w:r w:rsidR="00685610" w:rsidRPr="00B474E7">
        <w:rPr>
          <w:rFonts w:ascii="Times New Roman" w:hAnsi="Times New Roman" w:cs="Times New Roman"/>
        </w:rPr>
        <w:t>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7E3E8756" w:rsidR="00685610" w:rsidRDefault="00685610" w:rsidP="00685610">
      <w:pPr>
        <w:rPr>
          <w:rFonts w:ascii="Times New Roman" w:eastAsia="Times New Roman" w:hAnsi="Times New Roman" w:cs="Times New Roman"/>
        </w:rPr>
      </w:pPr>
      <w:r w:rsidRPr="00A57FE8">
        <w:rPr>
          <w:rStyle w:val="Heading1Char"/>
          <w:sz w:val="24"/>
          <w:szCs w:val="24"/>
        </w:rPr>
        <w:t>Corresponding Author Information:</w:t>
      </w:r>
      <w:r w:rsidRPr="00A57FE8">
        <w:rPr>
          <w:rFonts w:ascii="Times New Roman" w:hAnsi="Times New Roman" w:cs="Times New Roman"/>
        </w:rPr>
        <w:t xml:space="preserve"> </w:t>
      </w:r>
      <w:r w:rsidRPr="00A57FE8">
        <w:rPr>
          <w:rFonts w:ascii="Times New Roman" w:hAnsi="Times New Roman" w:cs="Times New Roman"/>
        </w:rPr>
        <w:br/>
      </w:r>
      <w:r w:rsidRPr="009651FB">
        <w:rPr>
          <w:rFonts w:ascii="Times New Roman" w:eastAsia="Times New Roman" w:hAnsi="Times New Roman" w:cs="Times New Roman"/>
        </w:rPr>
        <w:t>Dave Bridges</w:t>
      </w:r>
      <w:r w:rsidR="00A57FE8">
        <w:rPr>
          <w:rFonts w:ascii="Times New Roman" w:eastAsia="Times New Roman" w:hAnsi="Times New Roman" w:cs="Times New Roman"/>
        </w:rPr>
        <w:t>,</w:t>
      </w:r>
      <w:bookmarkStart w:id="0" w:name="_GoBack"/>
      <w:bookmarkEnd w:id="0"/>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6FCAFDF" w:rsidR="00685610" w:rsidRPr="00A57FE8" w:rsidRDefault="00685610" w:rsidP="00685610">
      <w:pPr>
        <w:spacing w:line="480" w:lineRule="auto"/>
        <w:rPr>
          <w:rFonts w:ascii="Times New Roman" w:hAnsi="Times New Roman" w:cs="Times New Roman"/>
        </w:rPr>
      </w:pPr>
      <w:r w:rsidRPr="00A57FE8">
        <w:rPr>
          <w:rStyle w:val="Heading1Char"/>
          <w:sz w:val="24"/>
          <w:szCs w:val="24"/>
        </w:rPr>
        <w:t>Funding:</w:t>
      </w:r>
      <w:r w:rsidRPr="00A57FE8">
        <w:rPr>
          <w:rFonts w:ascii="Times New Roman" w:hAnsi="Times New Roman" w:cs="Times New Roman"/>
          <w:b/>
          <w:bCs/>
        </w:rPr>
        <w:t xml:space="preserve"> </w:t>
      </w:r>
      <w:r w:rsidRPr="00A57FE8">
        <w:rPr>
          <w:rFonts w:ascii="Times New Roman" w:hAnsi="Times New Roman" w:cs="Times New Roman"/>
        </w:rPr>
        <w:t xml:space="preserve">This work was supported by </w:t>
      </w:r>
      <w:r w:rsidRPr="00A57FE8">
        <w:rPr>
          <w:rFonts w:ascii="Times New Roman" w:hAnsi="Times New Roman" w:cs="Times New Roman"/>
          <w:color w:val="000000" w:themeColor="text1"/>
        </w:rPr>
        <w:t>R01 DK107535 (DB)</w:t>
      </w:r>
      <w:r w:rsidR="00096E4B" w:rsidRPr="00A57FE8">
        <w:rPr>
          <w:rFonts w:ascii="Times New Roman" w:hAnsi="Times New Roman" w:cs="Times New Roman"/>
          <w:color w:val="000000" w:themeColor="text1"/>
        </w:rPr>
        <w:t xml:space="preserve"> and R56 DK121787 (BEG)</w:t>
      </w:r>
      <w:r w:rsidRPr="00A57FE8">
        <w:rPr>
          <w:rFonts w:ascii="Times New Roman" w:hAnsi="Times New Roman" w:cs="Times New Roman"/>
          <w:color w:val="000000" w:themeColor="text1"/>
        </w:rPr>
        <w:t xml:space="preserve">. MCM was supported through the University of Michigan Rackham Merit Fellowship. </w:t>
      </w:r>
    </w:p>
    <w:p w14:paraId="61722886" w14:textId="0D5ED3B5" w:rsidR="00685610" w:rsidRPr="00A57FE8" w:rsidRDefault="00685610" w:rsidP="00685610">
      <w:pPr>
        <w:pStyle w:val="Default"/>
      </w:pPr>
      <w:r w:rsidRPr="00A57FE8">
        <w:rPr>
          <w:rStyle w:val="Heading1Char"/>
          <w:sz w:val="24"/>
          <w:szCs w:val="24"/>
        </w:rPr>
        <w:t>Disclosure:</w:t>
      </w:r>
      <w:r w:rsidRPr="00A57FE8">
        <w:rPr>
          <w:b/>
          <w:bCs/>
        </w:rPr>
        <w:t xml:space="preserve"> </w:t>
      </w:r>
      <w:r w:rsidRPr="00A57FE8">
        <w:t>The authors declare no conflict</w:t>
      </w:r>
      <w:r w:rsidR="00A60A09" w:rsidRPr="00A57FE8">
        <w:t>s</w:t>
      </w:r>
      <w:r w:rsidRPr="00A57FE8">
        <w:t xml:space="preserve"> of interest</w:t>
      </w:r>
      <w:r w:rsidR="00B55451" w:rsidRPr="00A57FE8">
        <w:t>.</w:t>
      </w:r>
    </w:p>
    <w:p w14:paraId="345B5272" w14:textId="2E76BBF4" w:rsidR="00B474E7" w:rsidRPr="00A57FE8"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sidRPr="00A57FE8">
        <w:rPr>
          <w:rStyle w:val="Heading1Char"/>
          <w:sz w:val="24"/>
          <w:szCs w:val="24"/>
        </w:rPr>
        <w:t>Keywords:</w:t>
      </w:r>
      <w:r w:rsidRPr="00A57FE8">
        <w:rPr>
          <w:rFonts w:ascii="Times New Roman" w:hAnsi="Times New Roman" w:cs="Times New Roman"/>
          <w:b/>
          <w:bCs/>
        </w:rPr>
        <w:t xml:space="preserve"> </w:t>
      </w:r>
      <w:r w:rsidRPr="00A57FE8">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Pr="00184B8C" w:rsidRDefault="00616AD3" w:rsidP="00184B8C">
      <w:pPr>
        <w:pStyle w:val="Heading1"/>
      </w:pPr>
      <w:r w:rsidRPr="00184B8C">
        <w:lastRenderedPageBreak/>
        <w:t xml:space="preserve">Abstract </w:t>
      </w:r>
    </w:p>
    <w:p w14:paraId="5958F69A" w14:textId="731D0B3C"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r w:rsidR="00906EA8">
        <w:rPr>
          <w:rFonts w:ascii="Times New Roman" w:hAnsi="Times New Roman" w:cs="Times New Roman"/>
        </w:rPr>
        <w:t xml:space="preserve">e.g.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665C8A">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906EA8">
        <w:rPr>
          <w:rFonts w:ascii="Times New Roman" w:hAnsi="Times New Roman" w:cs="Times New Roman"/>
        </w:rPr>
        <w:t>understand</w:t>
      </w:r>
      <w:r>
        <w:rPr>
          <w:rFonts w:ascii="Times New Roman" w:hAnsi="Times New Roman" w:cs="Times New Roman"/>
        </w:rPr>
        <w:t xml:space="preserve">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4A4A56">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4A4A56">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665C8A">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4A4A56">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184B8C">
      <w:pPr>
        <w:pStyle w:val="Heading1"/>
      </w:pPr>
      <w:r w:rsidRPr="00616AD3">
        <w:lastRenderedPageBreak/>
        <w:br/>
        <w:t>Introduction</w:t>
      </w:r>
    </w:p>
    <w:p w14:paraId="21EE0101" w14:textId="4FB8E2C3"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665C8A">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7156F32"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44F1C">
        <w:rPr>
          <w:rFonts w:ascii="Times New Roman" w:hAnsi="Times New Roman" w:cs="Times New Roman"/>
        </w:rPr>
        <w:t>E in</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DE1987">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DE1987">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in pregnant or postpartum women was conducted and found that 23.7% of those survey</w:t>
      </w:r>
      <w:r w:rsidR="00644F1C">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172947">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172947">
        <w:rPr>
          <w:rFonts w:ascii="Times New Roman" w:hAnsi="Times New Roman" w:cs="Times New Roman"/>
        </w:rPr>
        <w:t>ou</w:t>
      </w:r>
      <w:r w:rsidR="007006F3">
        <w:rPr>
          <w:rFonts w:ascii="Times New Roman" w:hAnsi="Times New Roman" w:cs="Times New Roman"/>
        </w:rPr>
        <w:t xml:space="preserve">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3C308400"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644F1C">
        <w:rPr>
          <w:rFonts w:ascii="Times New Roman" w:hAnsi="Times New Roman" w:cs="Times New Roman"/>
        </w:rPr>
        <w:t>TRE</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8D9367D"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172947">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347CFA">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172947">
        <w:rPr>
          <w:rFonts w:ascii="Times New Roman" w:hAnsi="Times New Roman" w:cs="Times New Roman"/>
        </w:rPr>
        <w:t>.</w:t>
      </w:r>
    </w:p>
    <w:p w14:paraId="4F625DA6" w14:textId="4288EB82" w:rsidR="00A54854" w:rsidRDefault="00A54854" w:rsidP="00C52DB2">
      <w:pPr>
        <w:ind w:firstLine="720"/>
        <w:rPr>
          <w:rFonts w:ascii="Times New Roman" w:hAnsi="Times New Roman" w:cs="Times New Roman"/>
        </w:rPr>
      </w:pPr>
      <w:r>
        <w:rPr>
          <w:rFonts w:ascii="Times New Roman" w:hAnsi="Times New Roman" w:cs="Times New Roman"/>
        </w:rPr>
        <w:t xml:space="preserve">The effects of TRF in </w:t>
      </w:r>
      <w:r w:rsidR="00665C8A">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F75674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347CFA">
        <w:rPr>
          <w:rFonts w:ascii="Times New Roman" w:hAnsi="Times New Roman" w:cs="Times New Roman"/>
        </w:rPr>
        <w:t>Homeostatic Model Assessment for Insulin Resistance (</w:t>
      </w:r>
      <w:r w:rsidR="007700BF">
        <w:rPr>
          <w:rFonts w:ascii="Times New Roman" w:hAnsi="Times New Roman" w:cs="Times New Roman"/>
        </w:rPr>
        <w:t>HOMA-IR</w:t>
      </w:r>
      <w:r w:rsidR="00347CFA">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184B8C">
      <w:pPr>
        <w:pStyle w:val="Heading1"/>
      </w:pPr>
      <w:r w:rsidRPr="00616AD3">
        <w:br/>
        <w:t>Methods</w:t>
      </w:r>
    </w:p>
    <w:p w14:paraId="4364FCC0" w14:textId="794AA8CD" w:rsidR="00616AD3" w:rsidRPr="00D40CE8" w:rsidRDefault="00616AD3" w:rsidP="00184B8C">
      <w:pPr>
        <w:pStyle w:val="Heading2"/>
      </w:pPr>
      <w:r>
        <w:t>Animal care and use</w:t>
      </w:r>
    </w:p>
    <w:p w14:paraId="579C2C27" w14:textId="24F0378D"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172947">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172947">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184B8C">
      <w:pPr>
        <w:pStyle w:val="Heading2"/>
      </w:pPr>
      <w:r>
        <w:t xml:space="preserve">Offspring growth and </w:t>
      </w:r>
      <w:r w:rsidR="00821A8C">
        <w:t xml:space="preserve">food intake </w:t>
      </w:r>
      <w:r>
        <w:t>monitoring</w:t>
      </w:r>
    </w:p>
    <w:p w14:paraId="403AB3CA" w14:textId="61AC2ED5"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172947">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184B8C">
      <w:pPr>
        <w:pStyle w:val="Heading2"/>
      </w:pPr>
      <w:r w:rsidRPr="00821A8C">
        <w:t>Insulin Tolerance and</w:t>
      </w:r>
      <w:r>
        <w:t xml:space="preserve"> Glucose Tolerance Testing</w:t>
      </w:r>
    </w:p>
    <w:p w14:paraId="72F3A1AC" w14:textId="7E1EA028" w:rsidR="00F81321" w:rsidRDefault="00616AD3" w:rsidP="00F81321">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B72162">
        <w:rPr>
          <w:rFonts w:ascii="Times New Roman" w:hAnsi="Times New Roman" w:cs="Times New Roman"/>
        </w:rPr>
        <w:t xml:space="preserve">tests </w:t>
      </w:r>
      <w:r w:rsidR="00DF6A65">
        <w:rPr>
          <w:rFonts w:ascii="Times New Roman" w:hAnsi="Times New Roman" w:cs="Times New Roman"/>
        </w:rPr>
        <w:t>(</w:t>
      </w:r>
      <w:r w:rsidR="00665C8A">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B72162">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w:t>
      </w:r>
      <w:r w:rsidR="00D623B9">
        <w:rPr>
          <w:rFonts w:ascii="Times New Roman" w:hAnsi="Times New Roman" w:cs="Times New Roman"/>
        </w:rPr>
        <w:lastRenderedPageBreak/>
        <w:t>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F81321">
        <w:rPr>
          <w:rFonts w:ascii="Times New Roman" w:hAnsi="Times New Roman" w:cs="Times New Roman"/>
        </w:rPr>
        <w:t xml:space="preserve">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078E403E" w:rsidR="00C52DB2" w:rsidRDefault="00C52DB2" w:rsidP="00323C81">
      <w:pPr>
        <w:ind w:firstLine="720"/>
        <w:rPr>
          <w:rFonts w:ascii="Times New Roman" w:hAnsi="Times New Roman" w:cs="Times New Roman"/>
        </w:rPr>
      </w:pPr>
    </w:p>
    <w:p w14:paraId="2ED9A4DB" w14:textId="77777777" w:rsidR="00323C81" w:rsidRDefault="00323C81" w:rsidP="00323C81">
      <w:pPr>
        <w:ind w:firstLine="720"/>
        <w:rPr>
          <w:i/>
        </w:rPr>
      </w:pPr>
    </w:p>
    <w:p w14:paraId="5D290E0F" w14:textId="420418C6" w:rsidR="000C34AF" w:rsidRDefault="000C34AF" w:rsidP="00184B8C">
      <w:pPr>
        <w:pStyle w:val="Heading2"/>
      </w:pPr>
      <w:r w:rsidRPr="000C34AF">
        <w:t>Glucose Stimulated-Insulin Secretion testing in vivo</w:t>
      </w:r>
    </w:p>
    <w:p w14:paraId="53FF1868" w14:textId="28C35D70"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B72162">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esthetized in the same manner and another blood sample was collected. Blood samples were allowed to clot on wet ice (~20 minutes), then were spun down in a cold centrifuge (4 </w:t>
      </w:r>
      <w:r w:rsidR="00B72162">
        <w:rPr>
          <w:rFonts w:ascii="Times New Roman" w:hAnsi="Times New Roman" w:cs="Times New Roman"/>
        </w:rPr>
        <w:t>°</w:t>
      </w:r>
      <w:r w:rsidR="00023973">
        <w:rPr>
          <w:rFonts w:ascii="Times New Roman" w:hAnsi="Times New Roman" w:cs="Times New Roman"/>
        </w:rPr>
        <w:t xml:space="preserve">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B72162">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184B8C">
      <w:pPr>
        <w:pStyle w:val="Heading2"/>
      </w:pPr>
      <w:r>
        <w:t>Statistical analysis</w:t>
      </w:r>
    </w:p>
    <w:p w14:paraId="527D197C" w14:textId="305A53C4"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B72162">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t>
      </w:r>
      <w:r w:rsidR="00665C8A">
        <w:rPr>
          <w:rFonts w:ascii="Times New Roman" w:hAnsi="Times New Roman" w:cs="Times New Roman"/>
        </w:rPr>
        <w:t>for</w:t>
      </w:r>
      <w:r w:rsidR="00327E0F">
        <w:rPr>
          <w:rFonts w:ascii="Times New Roman" w:hAnsi="Times New Roman" w:cs="Times New Roman"/>
        </w:rPr>
        <w:t xml:space="preserve">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184B8C">
      <w:pPr>
        <w:pStyle w:val="Heading1"/>
      </w:pPr>
      <w:r w:rsidRPr="00616AD3">
        <w:t>Results</w:t>
      </w:r>
    </w:p>
    <w:p w14:paraId="098FEDD0" w14:textId="35410101" w:rsidR="00A54B1D" w:rsidRDefault="00226BF0" w:rsidP="00184B8C">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00FBA30A" w:rsidR="009B6F09" w:rsidRDefault="009B6F09" w:rsidP="00C52DB2">
      <w:pPr>
        <w:ind w:firstLine="720"/>
        <w:rPr>
          <w:rFonts w:ascii="Times New Roman" w:hAnsi="Times New Roman" w:cs="Times New Roman"/>
        </w:rPr>
      </w:pPr>
      <w:r>
        <w:rPr>
          <w:rFonts w:ascii="Times New Roman" w:hAnsi="Times New Roman" w:cs="Times New Roman"/>
        </w:rPr>
        <w:t xml:space="preserve">To model </w:t>
      </w:r>
      <w:r w:rsidR="00FB6EFE">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lastRenderedPageBreak/>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665C8A">
        <w:rPr>
          <w:rFonts w:ascii="Times New Roman" w:hAnsi="Times New Roman" w:cs="Times New Roman"/>
        </w:rPr>
        <w:t xml:space="preserve"> and effects of lactation</w:t>
      </w:r>
      <w:r>
        <w:rPr>
          <w:rFonts w:ascii="Times New Roman" w:hAnsi="Times New Roman" w:cs="Times New Roman"/>
        </w:rPr>
        <w:t xml:space="preserve">.  </w:t>
      </w:r>
    </w:p>
    <w:p w14:paraId="73DD121D" w14:textId="79852B33" w:rsidR="00643C99" w:rsidRDefault="00726008"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0F121788">
                <wp:simplePos x="0" y="0"/>
                <wp:positionH relativeFrom="column">
                  <wp:posOffset>-73660</wp:posOffset>
                </wp:positionH>
                <wp:positionV relativeFrom="paragraph">
                  <wp:posOffset>283210</wp:posOffset>
                </wp:positionV>
                <wp:extent cx="5857240" cy="4645025"/>
                <wp:effectExtent l="0" t="0" r="0" b="3175"/>
                <wp:wrapTight wrapText="bothSides">
                  <wp:wrapPolygon edited="0">
                    <wp:start x="0" y="0"/>
                    <wp:lineTo x="0" y="21556"/>
                    <wp:lineTo x="21544" y="21556"/>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4645025"/>
                        </a:xfrm>
                        <a:prstGeom prst="rect">
                          <a:avLst/>
                        </a:prstGeom>
                        <a:solidFill>
                          <a:schemeClr val="lt1"/>
                        </a:solidFill>
                        <a:ln w="6350">
                          <a:noFill/>
                        </a:ln>
                      </wps:spPr>
                      <wps:txbx>
                        <w:txbxContent>
                          <w:p w14:paraId="05AE02B6" w14:textId="57778C2C" w:rsidR="00643C99" w:rsidRPr="0047754C" w:rsidRDefault="007A2CCA" w:rsidP="0047754C">
                            <w:pPr>
                              <w:pStyle w:val="Headers"/>
                            </w:pPr>
                            <w:r w:rsidRPr="0047754C">
                              <w:t xml:space="preserve">                </w:t>
                            </w:r>
                            <w:r w:rsidR="00643C99" w:rsidRPr="0047754C">
                              <w:rPr>
                                <w:noProof/>
                              </w:rPr>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type w14:anchorId="1F8EC664" id="_x0000_t202" coordsize="21600,21600" o:spt="202" path="m,l,21600r21600,l21600,xe">
                <v:stroke joinstyle="miter"/>
                <v:path gradientshapeok="t" o:connecttype="rect"/>
              </v:shapetype>
              <v:shape id="Text Box 3" o:spid="_x0000_s1026" type="#_x0000_t202" style="position:absolute;margin-left:-5.8pt;margin-top:22.3pt;width:461.2pt;height:36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" fillcolor="white [3201]" stroked="f" strokeweight=".5pt">
                <v:textbo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v:textbox>
                <w10:wrap type="tight"/>
              </v:shape>
            </w:pict>
          </mc:Fallback>
        </mc:AlternateContent>
      </w:r>
    </w:p>
    <w:p w14:paraId="15D1FDA8" w14:textId="2A332FA3" w:rsidR="009B6F09" w:rsidRPr="00D2329B" w:rsidRDefault="009B6F09" w:rsidP="00D2329B">
      <w:pPr>
        <w:pStyle w:val="Headers"/>
      </w:pPr>
    </w:p>
    <w:p w14:paraId="7315B566" w14:textId="649FB21E" w:rsidR="00E66CFA" w:rsidRDefault="009B6F09" w:rsidP="00C52DB2">
      <w:pPr>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B72162">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w:t>
      </w:r>
      <w:r w:rsidR="00665C8A">
        <w:rPr>
          <w:rFonts w:ascii="Times New Roman" w:hAnsi="Times New Roman" w:cs="Times New Roman"/>
        </w:rPr>
        <w:t xml:space="preserve"> </w:t>
      </w:r>
      <w:r w:rsidR="009B5C0B" w:rsidRPr="0018051D">
        <w:rPr>
          <w:rFonts w:ascii="Times New Roman" w:hAnsi="Times New Roman" w:cs="Times New Roman"/>
        </w:rPr>
        <w:t>(</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25EDB6B1" w14:textId="77777777" w:rsidR="00E207F2" w:rsidRDefault="00E207F2" w:rsidP="00C52DB2">
      <w:pPr>
        <w:rPr>
          <w:rFonts w:ascii="Times New Roman" w:hAnsi="Times New Roman" w:cs="Times New Roman"/>
        </w:rPr>
      </w:pPr>
    </w:p>
    <w:p w14:paraId="305CA0D3" w14:textId="6EE31EB7" w:rsidR="00A4651B" w:rsidRPr="000247EF" w:rsidRDefault="00A4651B" w:rsidP="00184B8C">
      <w:pPr>
        <w:pStyle w:val="Heading2"/>
        <w:rPr>
          <w:sz w:val="24"/>
          <w:szCs w:val="24"/>
        </w:rPr>
      </w:pPr>
      <w:r w:rsidRPr="000247EF">
        <w:rPr>
          <w:sz w:val="24"/>
          <w:szCs w:val="24"/>
        </w:rPr>
        <w:lastRenderedPageBreak/>
        <w:t>Gestational eTRF</w:t>
      </w:r>
      <w:r w:rsidR="003A196D" w:rsidRPr="000247EF">
        <w:rPr>
          <w:rStyle w:val="CommentReference"/>
          <w:sz w:val="24"/>
          <w:szCs w:val="24"/>
        </w:rPr>
        <w:t xml:space="preserve"> </w:t>
      </w:r>
      <w:r w:rsidR="008E13E8" w:rsidRPr="000247EF">
        <w:rPr>
          <w:rStyle w:val="CommentReference"/>
          <w:rFonts w:cs="Times New Roman"/>
          <w:iCs/>
          <w:sz w:val="24"/>
          <w:szCs w:val="24"/>
        </w:rPr>
        <w:t>modestly improves glucose</w:t>
      </w:r>
      <w:r w:rsidR="003A196D" w:rsidRPr="000247EF">
        <w:rPr>
          <w:rStyle w:val="CommentReference"/>
          <w:rFonts w:cs="Times New Roman"/>
          <w:iCs/>
          <w:sz w:val="24"/>
          <w:szCs w:val="24"/>
        </w:rPr>
        <w:t xml:space="preserve"> tolerance in young adult males</w:t>
      </w:r>
    </w:p>
    <w:p w14:paraId="1FB891D5" w14:textId="3B16CCE1"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ED011D">
        <w:rPr>
          <w:rFonts w:ascii="Times New Roman" w:hAnsi="Times New Roman" w:cs="Times New Roman"/>
        </w:rPr>
        <w:t xml:space="preserve"> </w:t>
      </w:r>
      <w:r>
        <w:rPr>
          <w:rFonts w:ascii="Times New Roman" w:hAnsi="Times New Roman" w:cs="Times New Roman"/>
        </w:rPr>
        <w:t>ITT</w:t>
      </w:r>
      <w:r w:rsidR="00B72162">
        <w:rPr>
          <w:rFonts w:ascii="Times New Roman" w:hAnsi="Times New Roman" w:cs="Times New Roman"/>
        </w:rPr>
        <w:t>s</w:t>
      </w:r>
      <w:r>
        <w:rPr>
          <w:rFonts w:ascii="Times New Roman" w:hAnsi="Times New Roman" w:cs="Times New Roman"/>
        </w:rPr>
        <w:t xml:space="preserve"> and GTT</w:t>
      </w:r>
      <w:r w:rsidR="00B72162">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ED011D" w:rsidRPr="00ED011D">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72162">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E207F2" w:rsidRPr="00ED011D">
        <w:rPr>
          <w:rFonts w:ascii="Times New Roman" w:hAnsi="Times New Roman" w:cs="Times New Roman"/>
          <w:color w:val="000000" w:themeColor="text1"/>
        </w:rPr>
        <w:t xml:space="preserve">a significant effect of </w:t>
      </w:r>
      <w:r w:rsidR="00B83015" w:rsidRPr="00ED011D">
        <w:rPr>
          <w:rFonts w:ascii="Times New Roman" w:hAnsi="Times New Roman" w:cs="Times New Roman"/>
          <w:color w:val="000000" w:themeColor="text1"/>
        </w:rPr>
        <w:t>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016B89">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w:t>
      </w:r>
      <w:r w:rsidR="00C32374">
        <w:rPr>
          <w:rFonts w:ascii="Times New Roman" w:hAnsi="Times New Roman" w:cs="Times New Roman"/>
        </w:rPr>
        <w:t>proves</w:t>
      </w:r>
      <w:r w:rsidR="00970D3E">
        <w:rPr>
          <w:rFonts w:ascii="Times New Roman" w:hAnsi="Times New Roman" w:cs="Times New Roman"/>
        </w:rPr>
        <w:t xml:space="preserve">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C3ABAAE"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show</w:t>
      </w:r>
      <w:r w:rsidR="00B72162">
        <w:rPr>
          <w:rFonts w:ascii="Times New Roman" w:hAnsi="Times New Roman" w:cs="Times New Roman"/>
        </w:rPr>
        <w:t>s</w:t>
      </w:r>
      <w:r w:rsidR="00970D3E">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61F52">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B72162">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A61F52">
        <w:rPr>
          <w:rFonts w:ascii="Times New Roman" w:hAnsi="Times New Roman" w:cs="Times New Roman"/>
        </w:rPr>
        <w:t>hus, 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41149D">
      <w:pPr>
        <w:pStyle w:val="Headers"/>
      </w:pPr>
      <w:r>
        <w:rPr>
          <w:noProof/>
        </w:rPr>
        <w:lastRenderedPageBreak/>
        <mc:AlternateContent>
          <mc:Choice Requires="wps">
            <w:drawing>
              <wp:anchor distT="0" distB="0" distL="114300" distR="114300" simplePos="0" relativeHeight="251668480" behindDoc="1" locked="0" layoutInCell="1" allowOverlap="1" wp14:anchorId="7B519CF2" wp14:editId="04373649">
                <wp:simplePos x="0" y="0"/>
                <wp:positionH relativeFrom="column">
                  <wp:posOffset>-182880</wp:posOffset>
                </wp:positionH>
                <wp:positionV relativeFrom="paragraph">
                  <wp:posOffset>173355</wp:posOffset>
                </wp:positionV>
                <wp:extent cx="6345555" cy="7522845"/>
                <wp:effectExtent l="0" t="0" r="4445" b="0"/>
                <wp:wrapTight wrapText="bothSides">
                  <wp:wrapPolygon edited="0">
                    <wp:start x="0" y="0"/>
                    <wp:lineTo x="0" y="21551"/>
                    <wp:lineTo x="21572" y="21551"/>
                    <wp:lineTo x="2157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345555" cy="7522845"/>
                        </a:xfrm>
                        <a:prstGeom prst="rect">
                          <a:avLst/>
                        </a:prstGeom>
                        <a:solidFill>
                          <a:schemeClr val="lt1"/>
                        </a:solidFill>
                        <a:ln w="6350">
                          <a:noFill/>
                        </a:ln>
                      </wps:spPr>
                      <wps:txb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indicates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AUC for GTT, averaged by maternal feeding regimen, and sex. * indicates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7B519CF2" id="Text Box 1" o:spid="_x0000_s1027" type="#_x0000_t202" style="position:absolute;margin-left:-14.4pt;margin-top:13.65pt;width:499.65pt;height:592.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" fillcolor="white [3201]" stroked="f" strokeweight=".5pt">
                <v:textbo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184B8C">
      <w:pPr>
        <w:pStyle w:val="Heading2"/>
      </w:pPr>
      <w:r w:rsidRPr="00C86BA9">
        <w:lastRenderedPageBreak/>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7D875731" w:rsidR="00960974" w:rsidRDefault="00970D3E" w:rsidP="0091080C">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4F05CE">
        <w:rPr>
          <w:rFonts w:ascii="Times New Roman" w:hAnsi="Times New Roman" w:cs="Times New Roman"/>
        </w:rPr>
        <w:t>high fat, high sucrose (</w:t>
      </w:r>
      <w:r w:rsidR="00B90BD5">
        <w:rPr>
          <w:rFonts w:ascii="Times New Roman" w:hAnsi="Times New Roman" w:cs="Times New Roman"/>
        </w:rPr>
        <w:t>HFD</w:t>
      </w:r>
      <w:r w:rsidR="004F05CE">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B74562">
        <w:rPr>
          <w:rFonts w:ascii="Times New Roman" w:hAnsi="Times New Roman" w:cs="Times New Roman"/>
        </w:rPr>
        <w:t>measurements continued</w:t>
      </w:r>
      <w:r w:rsidR="004F05CE">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91080C">
        <w:rPr>
          <w:rFonts w:ascii="Times New Roman" w:hAnsi="Times New Roman" w:cs="Times New Roman"/>
        </w:rPr>
        <w:t>changes in body composition in response to</w:t>
      </w:r>
      <w:r w:rsidR="00A8549B">
        <w:rPr>
          <w:rFonts w:ascii="Times New Roman" w:hAnsi="Times New Roman" w:cs="Times New Roman"/>
        </w:rPr>
        <w:t xml:space="preserve"> overnutrition</w:t>
      </w:r>
      <w:r w:rsidR="0091080C">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A8EBB0"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B74562">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rate of glucose decline</w:t>
      </w:r>
      <w:r w:rsidR="002C3C5A">
        <w:rPr>
          <w:rFonts w:ascii="Times New Roman" w:hAnsi="Times New Roman" w:cs="Times New Roman"/>
        </w:rPr>
        <w:t xml:space="preserve"> (not pictured)</w:t>
      </w:r>
      <w:r w:rsidR="00CD2479">
        <w:rPr>
          <w:rFonts w:ascii="Times New Roman" w:hAnsi="Times New Roman" w:cs="Times New Roman"/>
        </w:rPr>
        <w:t xml:space="preserv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B74562">
        <w:rPr>
          <w:rFonts w:ascii="Times New Roman" w:hAnsi="Times New Roman" w:cs="Times New Roman"/>
        </w:rPr>
        <w:t>fasting blood glucose</w:t>
      </w:r>
      <w:r w:rsidR="003C0114">
        <w:rPr>
          <w:rFonts w:ascii="Times New Roman" w:hAnsi="Times New Roman" w:cs="Times New Roman"/>
        </w:rPr>
        <w:t xml:space="preserve">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8976C8">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8976C8">
        <w:rPr>
          <w:rFonts w:ascii="Times New Roman" w:hAnsi="Times New Roman" w:cs="Times New Roman"/>
        </w:rPr>
        <w:t>)</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82B6D">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2F777B4A"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8976C8">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645B5E9B" w14:textId="6F7995E0" w:rsidR="00F24F0D" w:rsidRDefault="00F24F0D"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2677A11F" wp14:editId="1C74E3BF">
                <wp:simplePos x="0" y="0"/>
                <wp:positionH relativeFrom="column">
                  <wp:posOffset>0</wp:posOffset>
                </wp:positionH>
                <wp:positionV relativeFrom="paragraph">
                  <wp:posOffset>0</wp:posOffset>
                </wp:positionV>
                <wp:extent cx="6035040" cy="8677275"/>
                <wp:effectExtent l="0" t="0" r="0" b="0"/>
                <wp:wrapTight wrapText="bothSides">
                  <wp:wrapPolygon edited="0">
                    <wp:start x="0" y="0"/>
                    <wp:lineTo x="0" y="21560"/>
                    <wp:lineTo x="21545" y="21560"/>
                    <wp:lineTo x="2154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35040" cy="8677275"/>
                        </a:xfrm>
                        <a:prstGeom prst="rect">
                          <a:avLst/>
                        </a:prstGeom>
                        <a:solidFill>
                          <a:schemeClr val="lt1"/>
                        </a:solidFill>
                        <a:ln w="6350">
                          <a:noFill/>
                        </a:ln>
                      </wps:spPr>
                      <wps:txb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indicates,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indicates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2677A11F" id="Text Box 5" o:spid="_x0000_s1028" type="#_x0000_t202" style="position:absolute;left:0;text-align:left;margin-left:0;margin-top:0;width:475.2pt;height:68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" fillcolor="white [3201]" stroked="f" strokeweight=".5pt">
                <v:textbo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v:textbox>
                <w10:wrap type="tight"/>
              </v:shape>
            </w:pict>
          </mc:Fallback>
        </mc:AlternateContent>
      </w:r>
    </w:p>
    <w:p w14:paraId="4352B5BC" w14:textId="7E200184" w:rsidR="002F361A" w:rsidRDefault="002F361A" w:rsidP="00C52DB2">
      <w:pPr>
        <w:ind w:firstLine="720"/>
        <w:rPr>
          <w:rFonts w:ascii="Times New Roman" w:hAnsi="Times New Roman" w:cs="Times New Roman"/>
        </w:rPr>
      </w:pPr>
    </w:p>
    <w:p w14:paraId="0235414A" w14:textId="7B5F58C5" w:rsidR="009B4769" w:rsidRPr="00D057AD" w:rsidRDefault="00616AD3" w:rsidP="00D057AD">
      <w:pPr>
        <w:pStyle w:val="Heading1"/>
      </w:pPr>
      <w:r w:rsidRPr="00D057AD">
        <w:t>Discussion</w:t>
      </w:r>
    </w:p>
    <w:p w14:paraId="46DBA802" w14:textId="6B89204C"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382B6D">
        <w:rPr>
          <w:rFonts w:ascii="Times New Roman" w:hAnsi="Times New Roman" w:cs="Times New Roman"/>
        </w:rPr>
        <w:t>a</w:t>
      </w:r>
      <w:r>
        <w:rPr>
          <w:rFonts w:ascii="Times New Roman" w:hAnsi="Times New Roman" w:cs="Times New Roman"/>
        </w:rPr>
        <w:t xml:space="preserve"> </w:t>
      </w:r>
      <w:r w:rsidR="00382B6D">
        <w:rPr>
          <w:rFonts w:ascii="Times New Roman" w:hAnsi="Times New Roman" w:cs="Times New Roman"/>
        </w:rPr>
        <w:t xml:space="preserve">high fat, high sucrose diet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8976C8">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8976C8">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29BCAF6"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F246B">
        <w:rPr>
          <w:rFonts w:ascii="Times New Roman" w:hAnsi="Times New Roman" w:cs="Times New Roman"/>
        </w:rPr>
        <w:t>,</w:t>
      </w:r>
      <w:r w:rsidR="00645731">
        <w:rPr>
          <w:rFonts w:ascii="Times New Roman" w:hAnsi="Times New Roman" w:cs="Times New Roman"/>
        </w:rPr>
        <w:t xml:space="preserve"> but females can </w:t>
      </w:r>
      <w:r w:rsidR="00382B6D">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478C865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F246B">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382B6D">
        <w:rPr>
          <w:rFonts w:ascii="Times New Roman" w:hAnsi="Times New Roman" w:cs="Times New Roman"/>
        </w:rPr>
        <w:t>resistance</w:t>
      </w:r>
      <w:r w:rsidR="0039726D">
        <w:rPr>
          <w:rFonts w:ascii="Times New Roman" w:hAnsi="Times New Roman" w:cs="Times New Roman"/>
        </w:rPr>
        <w:t xml:space="preserve">. </w:t>
      </w:r>
    </w:p>
    <w:p w14:paraId="564AE91C" w14:textId="11284929" w:rsidR="00037B00" w:rsidRDefault="005B1652" w:rsidP="00C52DB2">
      <w:pPr>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382B6D">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w:t>
      </w:r>
      <w:r w:rsidR="00382B6D">
        <w:rPr>
          <w:rFonts w:ascii="Times New Roman" w:hAnsi="Times New Roman" w:cs="Times New Roman"/>
        </w:rPr>
        <w:t xml:space="preserve">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F246B">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518B5713" w14:textId="6998620B" w:rsidR="00CF246B" w:rsidRPr="00037B00" w:rsidRDefault="00CF246B" w:rsidP="00C52DB2">
      <w:pPr>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w:t>
      </w:r>
    </w:p>
    <w:p w14:paraId="7935A130" w14:textId="7736DAEC"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382B6D">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382B6D">
        <w:rPr>
          <w:rFonts w:ascii="Times New Roman" w:hAnsi="Times New Roman" w:cs="Times New Roman"/>
        </w:rPr>
        <w:t xml:space="preserve"> is a strength</w:t>
      </w:r>
      <w:r>
        <w:rPr>
          <w:rFonts w:ascii="Times New Roman" w:hAnsi="Times New Roman" w:cs="Times New Roman"/>
        </w:rPr>
        <w:t>.</w:t>
      </w:r>
    </w:p>
    <w:p w14:paraId="631516B0" w14:textId="3FA3FCDC" w:rsidR="0088283B" w:rsidRDefault="00344222" w:rsidP="00C52DB2">
      <w:pPr>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4230D433" w:rsidR="007E0D47" w:rsidRPr="00D057AD" w:rsidRDefault="00616AD3" w:rsidP="00D057AD">
      <w:pPr>
        <w:pStyle w:val="Heading1"/>
      </w:pPr>
      <w:r w:rsidRPr="00D057AD">
        <w:t>Conclusion</w:t>
      </w:r>
    </w:p>
    <w:p w14:paraId="2016B21E" w14:textId="43463CDB"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184B8C">
      <w:pPr>
        <w:pStyle w:val="Heading1"/>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6B45D391">
                <wp:simplePos x="0" y="0"/>
                <wp:positionH relativeFrom="column">
                  <wp:posOffset>182880</wp:posOffset>
                </wp:positionH>
                <wp:positionV relativeFrom="paragraph">
                  <wp:posOffset>118745</wp:posOffset>
                </wp:positionV>
                <wp:extent cx="5806440" cy="6454775"/>
                <wp:effectExtent l="0" t="0" r="0" b="0"/>
                <wp:wrapTight wrapText="bothSides">
                  <wp:wrapPolygon edited="0">
                    <wp:start x="0" y="0"/>
                    <wp:lineTo x="0" y="21547"/>
                    <wp:lineTo x="21543" y="21547"/>
                    <wp:lineTo x="2154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06440" cy="6454775"/>
                        </a:xfrm>
                        <a:prstGeom prst="rect">
                          <a:avLst/>
                        </a:prstGeom>
                        <a:solidFill>
                          <a:schemeClr val="lt1"/>
                        </a:solidFill>
                        <a:ln w="6350">
                          <a:noFill/>
                        </a:ln>
                      </wps:spPr>
                      <wps:txb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lt;0.001,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p</w:t>
                            </w:r>
                            <w:r w:rsidRPr="00A140F9">
                              <w:rPr>
                                <w:rFonts w:ascii="Times New Roman" w:hAnsi="Times New Roman" w:cs="Times New Roman"/>
                                <w:sz w:val="20"/>
                                <w:szCs w:val="20"/>
                                <w:vertAlign w:val="subscript"/>
                              </w:rPr>
                              <w:t>sex</w:t>
                            </w:r>
                            <w:r w:rsidRPr="00A140F9">
                              <w:rPr>
                                <w:rFonts w:ascii="Times New Roman" w:hAnsi="Times New Roman" w:cs="Times New Roman"/>
                                <w:sz w:val="20"/>
                                <w:szCs w:val="20"/>
                              </w:rPr>
                              <w:t xml:space="preserve"> = 0.00023, p</w:t>
                            </w:r>
                            <w:r w:rsidRPr="00A140F9">
                              <w:rPr>
                                <w:rFonts w:ascii="Times New Roman" w:hAnsi="Times New Roman" w:cs="Times New Roman"/>
                                <w:sz w:val="20"/>
                                <w:szCs w:val="20"/>
                                <w:vertAlign w:val="subscript"/>
                              </w:rPr>
                              <w:t>diet</w:t>
                            </w:r>
                            <w:r w:rsidRPr="00A140F9">
                              <w:rPr>
                                <w:rFonts w:ascii="Times New Roman" w:hAnsi="Times New Roman" w:cs="Times New Roman"/>
                                <w:sz w:val="20"/>
                                <w:szCs w:val="20"/>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sdtdh="http://schemas.microsoft.com/office/word/2020/wordml/sdtdatahash">
            <w:pict>
              <v:shape w14:anchorId="373FAD60" id="Text Box 7" o:spid="_x0000_s1029" type="#_x0000_t202" style="position:absolute;margin-left:14.4pt;margin-top:9.35pt;width:457.2pt;height:50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578SMAIAAFwEAAAOAAAAZHJzL2Uyb0RvYy54bWysVE2P2yAQvVfqf0DcGyfZfGytOKs0q1SV&#13;&#10;ot2VstWeCYYYCTMUSOz013fA+eq2p6oXPDDDm5k3D88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" fillcolor="white [3201]" stroked="f" strokeweight=".5pt">
                <v:textbo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186F44" w14:textId="77777777" w:rsidR="00AE1C40" w:rsidRDefault="00AE1C40" w:rsidP="00616AD3">
      <w:r>
        <w:separator/>
      </w:r>
    </w:p>
  </w:endnote>
  <w:endnote w:type="continuationSeparator" w:id="0">
    <w:p w14:paraId="1B1B3848" w14:textId="77777777" w:rsidR="00AE1C40" w:rsidRDefault="00AE1C40"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188439" w14:textId="77777777" w:rsidR="00AE1C40" w:rsidRDefault="00AE1C40" w:rsidP="00616AD3">
      <w:r>
        <w:separator/>
      </w:r>
    </w:p>
  </w:footnote>
  <w:footnote w:type="continuationSeparator" w:id="0">
    <w:p w14:paraId="270DA69B" w14:textId="77777777" w:rsidR="00AE1C40" w:rsidRDefault="00AE1C40"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8ED9AC" w14:textId="048239AA" w:rsidR="00685610" w:rsidRPr="00685610" w:rsidRDefault="00DB2834">
    <w:pPr>
      <w:pStyle w:val="Header"/>
      <w:rPr>
        <w:rFonts w:ascii="Times New Roman" w:hAnsi="Times New Roman" w:cs="Times New Roman"/>
      </w:rPr>
    </w:pPr>
    <w:r w:rsidRPr="00685610">
      <w:rPr>
        <w:rFonts w:ascii="Times New Roman" w:hAnsi="Times New Roman" w:cs="Times New Roman"/>
      </w:rPr>
      <w:t xml:space="preserve">eTRF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12"/>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1"/>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16B89"/>
    <w:rsid w:val="000224F6"/>
    <w:rsid w:val="00023443"/>
    <w:rsid w:val="00023973"/>
    <w:rsid w:val="000247EF"/>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96E4B"/>
    <w:rsid w:val="000B68B3"/>
    <w:rsid w:val="000C3092"/>
    <w:rsid w:val="000C34AF"/>
    <w:rsid w:val="000C4E31"/>
    <w:rsid w:val="000D699C"/>
    <w:rsid w:val="000E34D4"/>
    <w:rsid w:val="000E52D2"/>
    <w:rsid w:val="000E7158"/>
    <w:rsid w:val="000F0CE8"/>
    <w:rsid w:val="000F24AB"/>
    <w:rsid w:val="000F2BD9"/>
    <w:rsid w:val="000F4804"/>
    <w:rsid w:val="00103234"/>
    <w:rsid w:val="00105EE6"/>
    <w:rsid w:val="00115C84"/>
    <w:rsid w:val="0012467E"/>
    <w:rsid w:val="00136244"/>
    <w:rsid w:val="00137997"/>
    <w:rsid w:val="001422BB"/>
    <w:rsid w:val="001433C7"/>
    <w:rsid w:val="00151682"/>
    <w:rsid w:val="00152545"/>
    <w:rsid w:val="001569C5"/>
    <w:rsid w:val="00160014"/>
    <w:rsid w:val="00160C2A"/>
    <w:rsid w:val="00170969"/>
    <w:rsid w:val="00172947"/>
    <w:rsid w:val="0017644C"/>
    <w:rsid w:val="0018051D"/>
    <w:rsid w:val="00180F83"/>
    <w:rsid w:val="00184B8C"/>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C5A"/>
    <w:rsid w:val="002C3E61"/>
    <w:rsid w:val="002D32BF"/>
    <w:rsid w:val="002D32C5"/>
    <w:rsid w:val="002D73CC"/>
    <w:rsid w:val="002E1842"/>
    <w:rsid w:val="002E2576"/>
    <w:rsid w:val="002E6E26"/>
    <w:rsid w:val="002F1DBE"/>
    <w:rsid w:val="002F1E4C"/>
    <w:rsid w:val="002F361A"/>
    <w:rsid w:val="002F5EC0"/>
    <w:rsid w:val="003104BD"/>
    <w:rsid w:val="003125FF"/>
    <w:rsid w:val="003156E8"/>
    <w:rsid w:val="00317338"/>
    <w:rsid w:val="00321CF9"/>
    <w:rsid w:val="00322D5D"/>
    <w:rsid w:val="00323C81"/>
    <w:rsid w:val="00327E0F"/>
    <w:rsid w:val="003320F3"/>
    <w:rsid w:val="00333703"/>
    <w:rsid w:val="0033454F"/>
    <w:rsid w:val="00344222"/>
    <w:rsid w:val="00344F23"/>
    <w:rsid w:val="0034518C"/>
    <w:rsid w:val="00345295"/>
    <w:rsid w:val="00345AE8"/>
    <w:rsid w:val="00347CFA"/>
    <w:rsid w:val="00347F2F"/>
    <w:rsid w:val="00354291"/>
    <w:rsid w:val="00361FC2"/>
    <w:rsid w:val="00362AA2"/>
    <w:rsid w:val="003641FE"/>
    <w:rsid w:val="00364AA3"/>
    <w:rsid w:val="00364CBF"/>
    <w:rsid w:val="003678F1"/>
    <w:rsid w:val="0037511A"/>
    <w:rsid w:val="00381BAE"/>
    <w:rsid w:val="00382B6D"/>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D7120"/>
    <w:rsid w:val="003E0F5E"/>
    <w:rsid w:val="003E6824"/>
    <w:rsid w:val="003E746E"/>
    <w:rsid w:val="003F0738"/>
    <w:rsid w:val="00400B04"/>
    <w:rsid w:val="0040216E"/>
    <w:rsid w:val="00406098"/>
    <w:rsid w:val="0040799B"/>
    <w:rsid w:val="0041149D"/>
    <w:rsid w:val="00416133"/>
    <w:rsid w:val="00422824"/>
    <w:rsid w:val="004236D8"/>
    <w:rsid w:val="00427100"/>
    <w:rsid w:val="00431140"/>
    <w:rsid w:val="00433F6E"/>
    <w:rsid w:val="0043547B"/>
    <w:rsid w:val="004357A7"/>
    <w:rsid w:val="004359FB"/>
    <w:rsid w:val="0044011B"/>
    <w:rsid w:val="00440AC4"/>
    <w:rsid w:val="00454691"/>
    <w:rsid w:val="00460758"/>
    <w:rsid w:val="00462300"/>
    <w:rsid w:val="00467FD5"/>
    <w:rsid w:val="004704F8"/>
    <w:rsid w:val="0047754C"/>
    <w:rsid w:val="00477A84"/>
    <w:rsid w:val="00491619"/>
    <w:rsid w:val="00497D79"/>
    <w:rsid w:val="004A3D57"/>
    <w:rsid w:val="004A4A56"/>
    <w:rsid w:val="004B3D76"/>
    <w:rsid w:val="004C005D"/>
    <w:rsid w:val="004C25E4"/>
    <w:rsid w:val="004C4025"/>
    <w:rsid w:val="004C6F81"/>
    <w:rsid w:val="004D2C8A"/>
    <w:rsid w:val="004D649F"/>
    <w:rsid w:val="004F05CE"/>
    <w:rsid w:val="004F2C2A"/>
    <w:rsid w:val="004F2D68"/>
    <w:rsid w:val="004F3298"/>
    <w:rsid w:val="004F35FF"/>
    <w:rsid w:val="004F4CDE"/>
    <w:rsid w:val="004F5155"/>
    <w:rsid w:val="005028A1"/>
    <w:rsid w:val="00504A6E"/>
    <w:rsid w:val="005204D6"/>
    <w:rsid w:val="00520F01"/>
    <w:rsid w:val="005210E9"/>
    <w:rsid w:val="00523369"/>
    <w:rsid w:val="00532133"/>
    <w:rsid w:val="00532F87"/>
    <w:rsid w:val="00536356"/>
    <w:rsid w:val="00537629"/>
    <w:rsid w:val="00546454"/>
    <w:rsid w:val="0054727D"/>
    <w:rsid w:val="00552A5B"/>
    <w:rsid w:val="00564D55"/>
    <w:rsid w:val="0057110D"/>
    <w:rsid w:val="005751F8"/>
    <w:rsid w:val="00585A1D"/>
    <w:rsid w:val="0058691C"/>
    <w:rsid w:val="00587EB0"/>
    <w:rsid w:val="005908C3"/>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4F1C"/>
    <w:rsid w:val="00645731"/>
    <w:rsid w:val="00651207"/>
    <w:rsid w:val="00651638"/>
    <w:rsid w:val="00660E6B"/>
    <w:rsid w:val="00660EE1"/>
    <w:rsid w:val="0066510F"/>
    <w:rsid w:val="00665C8A"/>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008"/>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527C"/>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976C8"/>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06EA8"/>
    <w:rsid w:val="0091026A"/>
    <w:rsid w:val="0091080C"/>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604F"/>
    <w:rsid w:val="009A784F"/>
    <w:rsid w:val="009B30BD"/>
    <w:rsid w:val="009B4769"/>
    <w:rsid w:val="009B554B"/>
    <w:rsid w:val="009B5C0B"/>
    <w:rsid w:val="009B6F09"/>
    <w:rsid w:val="009C1CDD"/>
    <w:rsid w:val="009C4CCE"/>
    <w:rsid w:val="009D039A"/>
    <w:rsid w:val="009D244A"/>
    <w:rsid w:val="009D3524"/>
    <w:rsid w:val="009D4609"/>
    <w:rsid w:val="009D6A5E"/>
    <w:rsid w:val="009E39BE"/>
    <w:rsid w:val="009F1671"/>
    <w:rsid w:val="009F2C4F"/>
    <w:rsid w:val="00A0650D"/>
    <w:rsid w:val="00A07285"/>
    <w:rsid w:val="00A140F9"/>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57FE8"/>
    <w:rsid w:val="00A60A09"/>
    <w:rsid w:val="00A61B52"/>
    <w:rsid w:val="00A61F52"/>
    <w:rsid w:val="00A6221E"/>
    <w:rsid w:val="00A830B7"/>
    <w:rsid w:val="00A836E6"/>
    <w:rsid w:val="00A84EE6"/>
    <w:rsid w:val="00A8549B"/>
    <w:rsid w:val="00A90343"/>
    <w:rsid w:val="00AB4337"/>
    <w:rsid w:val="00AB675B"/>
    <w:rsid w:val="00AC7131"/>
    <w:rsid w:val="00AC750D"/>
    <w:rsid w:val="00AC790C"/>
    <w:rsid w:val="00AD090A"/>
    <w:rsid w:val="00AD25B9"/>
    <w:rsid w:val="00AD38E7"/>
    <w:rsid w:val="00AE137F"/>
    <w:rsid w:val="00AE1C40"/>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2162"/>
    <w:rsid w:val="00B73DD4"/>
    <w:rsid w:val="00B73F20"/>
    <w:rsid w:val="00B74562"/>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4E6B"/>
    <w:rsid w:val="00C26F18"/>
    <w:rsid w:val="00C31A50"/>
    <w:rsid w:val="00C32374"/>
    <w:rsid w:val="00C32387"/>
    <w:rsid w:val="00C33652"/>
    <w:rsid w:val="00C34CE1"/>
    <w:rsid w:val="00C41E0D"/>
    <w:rsid w:val="00C43517"/>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246B"/>
    <w:rsid w:val="00CF6E5A"/>
    <w:rsid w:val="00D011B5"/>
    <w:rsid w:val="00D01B0E"/>
    <w:rsid w:val="00D026ED"/>
    <w:rsid w:val="00D02E78"/>
    <w:rsid w:val="00D03E5E"/>
    <w:rsid w:val="00D04004"/>
    <w:rsid w:val="00D0452A"/>
    <w:rsid w:val="00D04E36"/>
    <w:rsid w:val="00D057AD"/>
    <w:rsid w:val="00D074EF"/>
    <w:rsid w:val="00D101C9"/>
    <w:rsid w:val="00D2329B"/>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C73D0"/>
    <w:rsid w:val="00DD02BD"/>
    <w:rsid w:val="00DD68C1"/>
    <w:rsid w:val="00DE1987"/>
    <w:rsid w:val="00DE2A60"/>
    <w:rsid w:val="00DE369F"/>
    <w:rsid w:val="00DF6A65"/>
    <w:rsid w:val="00E01ADA"/>
    <w:rsid w:val="00E025DC"/>
    <w:rsid w:val="00E03F87"/>
    <w:rsid w:val="00E13C7C"/>
    <w:rsid w:val="00E1433A"/>
    <w:rsid w:val="00E207F2"/>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011D"/>
    <w:rsid w:val="00ED18E7"/>
    <w:rsid w:val="00ED57DF"/>
    <w:rsid w:val="00ED6DF5"/>
    <w:rsid w:val="00ED7665"/>
    <w:rsid w:val="00EE0F74"/>
    <w:rsid w:val="00EE272A"/>
    <w:rsid w:val="00EF3374"/>
    <w:rsid w:val="00EF6E8B"/>
    <w:rsid w:val="00F002AB"/>
    <w:rsid w:val="00F023E0"/>
    <w:rsid w:val="00F11F2D"/>
    <w:rsid w:val="00F13664"/>
    <w:rsid w:val="00F14C74"/>
    <w:rsid w:val="00F21348"/>
    <w:rsid w:val="00F213BB"/>
    <w:rsid w:val="00F23C6E"/>
    <w:rsid w:val="00F24F0D"/>
    <w:rsid w:val="00F27D3F"/>
    <w:rsid w:val="00F403B2"/>
    <w:rsid w:val="00F51E14"/>
    <w:rsid w:val="00F55355"/>
    <w:rsid w:val="00F55EB5"/>
    <w:rsid w:val="00F67AA8"/>
    <w:rsid w:val="00F76BB3"/>
    <w:rsid w:val="00F81321"/>
    <w:rsid w:val="00F8768B"/>
    <w:rsid w:val="00F93F96"/>
    <w:rsid w:val="00F94D01"/>
    <w:rsid w:val="00FA1922"/>
    <w:rsid w:val="00FA195D"/>
    <w:rsid w:val="00FA3F27"/>
    <w:rsid w:val="00FA3F6C"/>
    <w:rsid w:val="00FB2D0B"/>
    <w:rsid w:val="00FB6EFE"/>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BD9"/>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F2BD9"/>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 w:type="paragraph" w:customStyle="1" w:styleId="subheader">
    <w:name w:val="subheader"/>
    <w:basedOn w:val="Headers"/>
    <w:qFormat/>
    <w:rsid w:val="0041149D"/>
    <w:rPr>
      <w:b w:val="0"/>
      <w:i/>
      <w:sz w:val="28"/>
    </w:rPr>
  </w:style>
  <w:style w:type="character" w:customStyle="1" w:styleId="Heading1Char">
    <w:name w:val="Heading 1 Char"/>
    <w:basedOn w:val="DefaultParagraphFont"/>
    <w:link w:val="Heading1"/>
    <w:uiPriority w:val="9"/>
    <w:rsid w:val="000F2BD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F2BD9"/>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40.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0.emf"/><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8</Pages>
  <Words>36213</Words>
  <Characters>206416</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3</cp:revision>
  <dcterms:created xsi:type="dcterms:W3CDTF">2022-04-26T21:28:00Z</dcterms:created>
  <dcterms:modified xsi:type="dcterms:W3CDTF">2022-04-26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